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29725927"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 xml:space="preserve">mixed-stock </w:t>
      </w:r>
      <w:r w:rsidR="004478E4">
        <w:t>ex</w:t>
      </w:r>
      <w:r w:rsidR="00403564">
        <w:t>ploitation rates, across a range of aggregate variability and productivity scenarios. We show that</w:t>
      </w:r>
      <w:r w:rsidR="00564EA6">
        <w:t xml:space="preserve"> </w:t>
      </w:r>
      <w:r w:rsidR="00AE22D2">
        <w:t>when</w:t>
      </w:r>
      <w:r w:rsidR="00CD7398">
        <w:t xml:space="preserve"> population productivity remains relatively </w:t>
      </w:r>
      <w:proofErr w:type="gramStart"/>
      <w:r w:rsidR="00CD7398">
        <w:t>stable</w:t>
      </w:r>
      <w:proofErr w:type="gramEnd"/>
      <w:r w:rsidR="00CD7398">
        <w:t xml:space="preserve">, the negative effects of aggregate variability on conservation- and catch-based objectives are </w:t>
      </w:r>
      <w:r w:rsidR="00AE22D2">
        <w:t>moderate</w:t>
      </w:r>
      <w:r w:rsidR="00CD7398">
        <w:t xml:space="preserve">. </w:t>
      </w:r>
      <w:r w:rsidR="00AE22D2">
        <w:t>However</w:t>
      </w:r>
      <w:r w:rsidR="00CD7398">
        <w:t>,</w:t>
      </w:r>
      <w:r w:rsidR="00CD7398" w:rsidRPr="00CD7398">
        <w:t xml:space="preserve"> </w:t>
      </w:r>
      <w:r w:rsidR="00CD7398">
        <w:t>greater aggregate variability in general, and synchrony in particular,</w:t>
      </w:r>
      <w:r w:rsidR="00AE22D2">
        <w:t xml:space="preserve"> magnifies</w:t>
      </w:r>
      <w:r w:rsidR="00CD7398">
        <w:t xml:space="preserve"> 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r w:rsidR="00CD7398">
        <w:t xml:space="preserve"> aggregate retain</w:t>
      </w:r>
      <w:r w:rsidR="00AE22D2">
        <w:t xml:space="preserve">s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and reduced productivity (</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proofErr w:type="spellStart"/>
      <w:r w:rsidR="00A17FB7" w:rsidRPr="00004A7E">
        <w:t>Satterthwaite</w:t>
      </w:r>
      <w:proofErr w:type="spellEnd"/>
      <w:r w:rsidR="00A17FB7" w:rsidRPr="00004A7E">
        <w:t xml:space="preserv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 xml:space="preserve">eclines in abundance and productivity appear to be particularly widespread among exploited fishes (Peterman and </w:t>
      </w:r>
      <w:proofErr w:type="spellStart"/>
      <w:r w:rsidRPr="00004A7E">
        <w:t>Do</w:t>
      </w:r>
      <w:r w:rsidR="00896D2F">
        <w:t>rner</w:t>
      </w:r>
      <w:proofErr w:type="spellEnd"/>
      <w:r w:rsidR="00896D2F">
        <w:t xml:space="preserve">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35E2C144"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proofErr w:type="gramStart"/>
      <w:r w:rsidR="00DB21CE" w:rsidRPr="00004A7E">
        <w:t>Fraser River sockeye salmon are targeted by commercial fisheries</w:t>
      </w:r>
      <w:proofErr w:type="gramEnd"/>
      <w:r w:rsidR="00DB21CE" w:rsidRPr="00004A7E">
        <w:t xml:space="preserve"> as they move through </w:t>
      </w:r>
      <w:proofErr w:type="spellStart"/>
      <w:r w:rsidR="00DB21CE" w:rsidRPr="00004A7E">
        <w:t>nearshore</w:t>
      </w:r>
      <w:proofErr w:type="spellEnd"/>
      <w:r w:rsidR="00DB21CE" w:rsidRPr="00004A7E">
        <w:t xml:space="preserv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w:t>
      </w:r>
      <w:proofErr w:type="spellStart"/>
      <w:r w:rsidRPr="00004A7E">
        <w:t>Spawner</w:t>
      </w:r>
      <w:proofErr w:type="spellEnd"/>
      <w:r w:rsidRPr="00004A7E">
        <w:t xml:space="preserve">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proofErr w:type="spellStart"/>
            <w:r w:rsidRPr="00004A7E">
              <w:t>Quesnel</w:t>
            </w:r>
            <w:proofErr w:type="spellEnd"/>
          </w:p>
        </w:tc>
        <w:tc>
          <w:tcPr>
            <w:tcW w:w="1327" w:type="dxa"/>
          </w:tcPr>
          <w:p w14:paraId="2E04B5EB" w14:textId="77777777" w:rsidR="00DB21CE" w:rsidRPr="00004A7E" w:rsidRDefault="00DB21CE" w:rsidP="00AE7C0A">
            <w:pPr>
              <w:spacing w:line="480" w:lineRule="auto"/>
            </w:pPr>
            <w:proofErr w:type="spellStart"/>
            <w:r w:rsidRPr="00004A7E">
              <w:t>Quesnel</w:t>
            </w:r>
            <w:proofErr w:type="spellEnd"/>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proofErr w:type="spellStart"/>
            <w:r w:rsidRPr="00004A7E">
              <w:t>Shuswap</w:t>
            </w:r>
            <w:proofErr w:type="spellEnd"/>
            <w:r w:rsidRPr="00004A7E">
              <w:t>-L</w:t>
            </w:r>
          </w:p>
        </w:tc>
        <w:tc>
          <w:tcPr>
            <w:tcW w:w="1327" w:type="dxa"/>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w:t>
      </w:r>
      <w:proofErr w:type="spellStart"/>
      <w:r w:rsidRPr="00004A7E">
        <w:t>spawner</w:t>
      </w:r>
      <w:proofErr w:type="spellEnd"/>
      <w:r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m:t>
                  </m:r>
                  <w:proofErr w:type="gramStart"/>
                  <m:r>
                    <w:rPr>
                      <w:rFonts w:ascii="Cambria Math" w:hAnsi="Cambria Math"/>
                    </w:rPr>
                    <m:t>,1</m:t>
                  </m:r>
                  <w:proofErr w:type="gramEnd"/>
                  <m:r>
                    <w:rPr>
                      <w:rFonts w:ascii="Cambria Math" w:hAnsi="Cambria Math"/>
                    </w:rPr>
                    <m:t>)</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7336A0"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w:t>
      </w:r>
      <w:proofErr w:type="spellStart"/>
      <w:r w:rsidRPr="00004A7E">
        <w:t>spawner</w:t>
      </w:r>
      <w:proofErr w:type="spellEnd"/>
      <w:r w:rsidRPr="00004A7E">
        <w:t xml:space="preserve">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7336A0"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7336A0"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w:t>
      </w:r>
      <w:proofErr w:type="spellStart"/>
      <w:r w:rsidRPr="00004A7E">
        <w:rPr>
          <w:rFonts w:eastAsiaTheme="minorEastAsia"/>
        </w:rPr>
        <w:t>nce</w:t>
      </w:r>
      <w:proofErr w:type="spellEnd"/>
      <w:r w:rsidRPr="00004A7E">
        <w:rPr>
          <w:rFonts w:eastAsiaTheme="minorEastAsia"/>
        </w:rPr>
        <w:t xml:space="preserv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278DC168"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w:t>
      </w:r>
      <w:r w:rsidR="00893A4D">
        <w:t>probability</w:t>
      </w:r>
      <w:r w:rsidR="00DB21CE" w:rsidRPr="00004A7E">
        <w:t xml:space="preserve">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5F4042AF"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proofErr w:type="spellStart"/>
      <w:r w:rsidR="00246EBA">
        <w:t>skewness</w:t>
      </w:r>
      <w:proofErr w:type="spellEnd"/>
      <w:r w:rsidR="00246EBA">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w:t>
      </w:r>
      <w:proofErr w:type="spellStart"/>
      <w:r w:rsidR="00320E2C">
        <w:rPr>
          <w:rFonts w:eastAsiaTheme="minorEastAsia"/>
        </w:rPr>
        <w:t>spawners</w:t>
      </w:r>
      <w:proofErr w:type="spellEnd"/>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62CE1C61"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proofErr w:type="spellStart"/>
      <w:r w:rsidRPr="00004A7E">
        <w:t>ower</w:t>
      </w:r>
      <w:proofErr w:type="spellEnd"/>
      <w:r w:rsidRPr="00004A7E">
        <w:t xml:space="preserve">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22D2E97D"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w:t>
      </w:r>
      <w:proofErr w:type="spellStart"/>
      <w:r w:rsidRPr="00004A7E">
        <w:t>kly</w:t>
      </w:r>
      <w:proofErr w:type="spellEnd"/>
      <w:r w:rsidRPr="00004A7E">
        <w:t xml:space="preserve">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58F5EBFC"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w:t>
      </w:r>
      <w:r w:rsidR="00893A4D">
        <w:rPr>
          <w:rFonts w:ascii="Calibri" w:hAnsi="Calibri"/>
        </w:rPr>
        <w:t>probability</w:t>
      </w:r>
      <w:r w:rsidRPr="00004A7E">
        <w:rPr>
          <w:rFonts w:ascii="Calibri" w:hAnsi="Calibri"/>
        </w:rPr>
        <w:t xml:space="preserve">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 xml:space="preserve">the estimated </w:t>
      </w:r>
      <w:proofErr w:type="spellStart"/>
      <w:r w:rsidRPr="00004A7E">
        <w:rPr>
          <w:rFonts w:ascii="Calibri" w:hAnsi="Calibri"/>
        </w:rPr>
        <w:t>spawner</w:t>
      </w:r>
      <w:proofErr w:type="spellEnd"/>
      <w:r w:rsidRPr="00004A7E">
        <w:rPr>
          <w:rFonts w:ascii="Calibri" w:hAnsi="Calibri"/>
        </w:rPr>
        <w:t xml:space="preserve">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w:t>
      </w:r>
      <w:proofErr w:type="spellStart"/>
      <w:r w:rsidRPr="00004A7E">
        <w:t>spawner</w:t>
      </w:r>
      <w:proofErr w:type="spellEnd"/>
      <w:r w:rsidRPr="00004A7E">
        <w:t xml:space="preserve">)), aggregate </w:t>
      </w:r>
      <w:proofErr w:type="spellStart"/>
      <w:r w:rsidRPr="00004A7E">
        <w:t>spawner</w:t>
      </w:r>
      <w:proofErr w:type="spellEnd"/>
      <w:r w:rsidRPr="00004A7E">
        <w:t xml:space="preserve">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w:t>
      </w:r>
      <w:proofErr w:type="spellStart"/>
      <w:r w:rsidRPr="00004A7E">
        <w:rPr>
          <w:rFonts w:eastAsiaTheme="minorEastAsia"/>
        </w:rPr>
        <w:t>nd</w:t>
      </w:r>
      <w:proofErr w:type="spellEnd"/>
      <w:r w:rsidRPr="00004A7E">
        <w:rPr>
          <w:rFonts w:eastAsiaTheme="minorEastAsia"/>
        </w:rPr>
        <w:t xml:space="preserve">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w:t>
      </w:r>
      <w:proofErr w:type="spellStart"/>
      <w:r w:rsidR="00F73E55">
        <w:rPr>
          <w:rFonts w:eastAsiaTheme="minorEastAsia"/>
        </w:rPr>
        <w:t>stochasticity</w:t>
      </w:r>
      <w:proofErr w:type="spellEnd"/>
      <w:r w:rsidR="00F73E55">
        <w:rPr>
          <w:rFonts w:eastAsiaTheme="minorEastAsia"/>
        </w:rPr>
        <w:t xml:space="preserve">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 xml:space="preserve">Trends in the observed stock-recruitment dataset are shown in black, the dashed line represents the beginning of the simulation period, and </w:t>
      </w:r>
      <w:proofErr w:type="spellStart"/>
      <w:r w:rsidR="00511A34" w:rsidRPr="00004A7E">
        <w:rPr>
          <w:rFonts w:eastAsiaTheme="minorEastAsia"/>
        </w:rPr>
        <w:t>colored</w:t>
      </w:r>
      <w:proofErr w:type="spellEnd"/>
      <w:r w:rsidR="00511A34" w:rsidRPr="00004A7E">
        <w:rPr>
          <w:rFonts w:eastAsiaTheme="minorEastAsia"/>
        </w:rPr>
        <w:t xml:space="preserve">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3ECE0903" w:rsidR="00B56327" w:rsidRPr="00004A7E" w:rsidRDefault="00B56327" w:rsidP="00AE7C0A">
      <w:pPr>
        <w:spacing w:line="480" w:lineRule="auto"/>
        <w:rPr>
          <w:rFonts w:eastAsiaTheme="minorEastAsia"/>
        </w:rPr>
      </w:pPr>
      <w:r w:rsidRPr="00004A7E">
        <w:rPr>
          <w:rFonts w:eastAsiaTheme="minorEastAsia"/>
        </w:rPr>
        <w:tab/>
        <w:t xml:space="preserve">CU-specific median </w:t>
      </w:r>
      <w:proofErr w:type="spellStart"/>
      <w:r w:rsidRPr="00004A7E">
        <w:rPr>
          <w:rFonts w:eastAsiaTheme="minorEastAsia"/>
        </w:rPr>
        <w:t>spawner</w:t>
      </w:r>
      <w:proofErr w:type="spellEnd"/>
      <w:r w:rsidRPr="00004A7E">
        <w:rPr>
          <w:rFonts w:eastAsiaTheme="minorEastAsia"/>
        </w:rPr>
        <w:t xml:space="preserve">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w:t>
      </w:r>
      <w:proofErr w:type="spellStart"/>
      <w:r w:rsidR="00DF7294">
        <w:t>mainstem</w:t>
      </w:r>
      <w:proofErr w:type="spellEnd"/>
      <w:r w:rsidR="00DF7294">
        <w:t xml:space="preserve">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w:t>
      </w:r>
      <w:proofErr w:type="spellStart"/>
      <w:r w:rsidR="00DF7294">
        <w:t>coho</w:t>
      </w:r>
      <w:proofErr w:type="spellEnd"/>
      <w:r w:rsidR="00DF7294">
        <w:t xml:space="preserve">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and produ</w:t>
      </w:r>
      <w:proofErr w:type="spellStart"/>
      <w:r w:rsidR="00DC240A">
        <w:rPr>
          <w:rFonts w:eastAsiaTheme="minorEastAsia"/>
        </w:rPr>
        <w:t>ctivity</w:t>
      </w:r>
      <w:proofErr w:type="spellEnd"/>
      <w:r w:rsidR="00DC240A">
        <w:rPr>
          <w:rFonts w:eastAsiaTheme="minorEastAsia"/>
        </w:rPr>
        <w:t xml:space="preserve">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3BE71C7F"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 xml:space="preserve">the impacts of </w:t>
      </w:r>
      <w:r w:rsidR="00C56A02">
        <w:lastRenderedPageBreak/>
        <w:t>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proofErr w:type="gramStart"/>
      <w:r w:rsidR="007336A0">
        <w:t xml:space="preserve">for </w:t>
      </w:r>
      <w:r w:rsidR="006E4343">
        <w:t xml:space="preserve"> management</w:t>
      </w:r>
      <w:proofErr w:type="gramEnd"/>
      <w:r w:rsidR="006E4343">
        <w:t xml:space="preserve">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lastRenderedPageBreak/>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w:t>
      </w:r>
      <w:r w:rsidR="00DA0EE9">
        <w:lastRenderedPageBreak/>
        <w:t>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0FC46420"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 xml:space="preserve">Since both processes produce similar declines in median productivity (i.e. observed recruits per </w:t>
      </w:r>
      <w:proofErr w:type="spellStart"/>
      <w:r w:rsidR="00602055">
        <w:t>spawner</w:t>
      </w:r>
      <w:proofErr w:type="spellEnd"/>
      <w:r w:rsidR="00602055">
        <w:t>) the decision may appear arbitrary; h</w:t>
      </w:r>
      <w:r>
        <w:t xml:space="preserve">owever we believe that </w:t>
      </w:r>
      <w:r w:rsidR="00592C4A">
        <w:t>generating</w:t>
      </w:r>
      <w:r w:rsidR="003C30FC">
        <w:t xml:space="preserve"> changes in average productivity via process variance is </w:t>
      </w:r>
      <w:r w:rsidR="00602055">
        <w:t>supported by</w:t>
      </w:r>
      <w:bookmarkStart w:id="12" w:name="_GoBack"/>
      <w:bookmarkEnd w:id="12"/>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variability in adult recruit 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w:t>
      </w:r>
      <w:r w:rsidR="004748F6">
        <w:rPr>
          <w:rFonts w:eastAsiaTheme="minorEastAsia"/>
        </w:rPr>
        <w:lastRenderedPageBreak/>
        <w:t xml:space="preserve">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1ABB7B42" w14:textId="77777777" w:rsidR="00A2117A" w:rsidRPr="00A2117A" w:rsidRDefault="00DE0F7B" w:rsidP="00A2117A">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A2117A" w:rsidRPr="00A2117A">
        <w:rPr>
          <w:noProof/>
        </w:rPr>
        <w:t xml:space="preserve">Anderson, S.C., Branch, T.A., Cooper, A.B. &amp; Dulvy, N.K. (2017) Black-swan events in animal populations. </w:t>
      </w:r>
      <w:r w:rsidR="00A2117A" w:rsidRPr="00A2117A">
        <w:rPr>
          <w:i/>
          <w:noProof/>
        </w:rPr>
        <w:t>Proceedings of the National Academy of Sciences</w:t>
      </w:r>
      <w:r w:rsidR="00A2117A" w:rsidRPr="00A2117A">
        <w:rPr>
          <w:noProof/>
        </w:rPr>
        <w:t>.</w:t>
      </w:r>
    </w:p>
    <w:p w14:paraId="2F70BC1D" w14:textId="77777777" w:rsidR="00A2117A" w:rsidRPr="00A2117A" w:rsidRDefault="00A2117A" w:rsidP="00A2117A">
      <w:pPr>
        <w:pStyle w:val="EndNoteBibliography"/>
        <w:spacing w:after="0"/>
        <w:ind w:left="720" w:hanging="720"/>
        <w:rPr>
          <w:noProof/>
        </w:rPr>
      </w:pPr>
      <w:r w:rsidRPr="00A2117A">
        <w:rPr>
          <w:noProof/>
        </w:rPr>
        <w:t xml:space="preserve">Britten, G.L., Dowd, M. &amp; Worm, B. (2016) Changing recruitment capacity in global fish stocks. </w:t>
      </w:r>
      <w:r w:rsidRPr="00A2117A">
        <w:rPr>
          <w:i/>
          <w:noProof/>
        </w:rPr>
        <w:t>Proceedings of the National Academy of Sciences,</w:t>
      </w:r>
      <w:r w:rsidRPr="00A2117A">
        <w:rPr>
          <w:noProof/>
        </w:rPr>
        <w:t xml:space="preserve"> </w:t>
      </w:r>
      <w:r w:rsidRPr="00A2117A">
        <w:rPr>
          <w:b/>
          <w:noProof/>
        </w:rPr>
        <w:t>113,</w:t>
      </w:r>
      <w:r w:rsidRPr="00A2117A">
        <w:rPr>
          <w:noProof/>
        </w:rPr>
        <w:t xml:space="preserve"> 134-139.</w:t>
      </w:r>
    </w:p>
    <w:p w14:paraId="39A9167B" w14:textId="77777777" w:rsidR="00A2117A" w:rsidRPr="00A2117A" w:rsidRDefault="00A2117A" w:rsidP="00A2117A">
      <w:pPr>
        <w:pStyle w:val="EndNoteBibliography"/>
        <w:spacing w:after="0"/>
        <w:ind w:left="720" w:hanging="720"/>
        <w:rPr>
          <w:noProof/>
        </w:rPr>
      </w:pPr>
      <w:r w:rsidRPr="00A2117A">
        <w:rPr>
          <w:noProof/>
        </w:rPr>
        <w:t>Burgner, R.L. (1991) Life history of Sockeye Salmon (</w:t>
      </w:r>
      <w:r w:rsidRPr="00A2117A">
        <w:rPr>
          <w:i/>
          <w:noProof/>
        </w:rPr>
        <w:t>Oncorhynchus nerka</w:t>
      </w:r>
      <w:r w:rsidRPr="00A2117A">
        <w:rPr>
          <w:noProof/>
        </w:rPr>
        <w:t xml:space="preserve">). </w:t>
      </w:r>
      <w:r w:rsidRPr="00A2117A">
        <w:rPr>
          <w:i/>
          <w:noProof/>
        </w:rPr>
        <w:t xml:space="preserve">Pacific Salmon Life Histories </w:t>
      </w:r>
      <w:r w:rsidRPr="00A2117A">
        <w:rPr>
          <w:noProof/>
        </w:rPr>
        <w:t>(eds C. Groot &amp; L. Margolis).</w:t>
      </w:r>
      <w:r w:rsidRPr="00A2117A">
        <w:rPr>
          <w:i/>
          <w:noProof/>
        </w:rPr>
        <w:t xml:space="preserve"> </w:t>
      </w:r>
      <w:r w:rsidRPr="00A2117A">
        <w:rPr>
          <w:noProof/>
        </w:rPr>
        <w:t>University of British Columbia Press, Vancouver, B.C.</w:t>
      </w:r>
    </w:p>
    <w:p w14:paraId="065B6360" w14:textId="77777777" w:rsidR="00A2117A" w:rsidRPr="00A2117A" w:rsidRDefault="00A2117A" w:rsidP="00A2117A">
      <w:pPr>
        <w:pStyle w:val="EndNoteBibliography"/>
        <w:spacing w:after="0"/>
        <w:ind w:left="720" w:hanging="720"/>
        <w:rPr>
          <w:noProof/>
        </w:rPr>
      </w:pPr>
      <w:r w:rsidRPr="00A2117A">
        <w:rPr>
          <w:noProof/>
        </w:rPr>
        <w:t xml:space="preserve">Carlson, S.M. &amp; Satterthwaite, W.H. (2011) Weakened portfolio effect in a collapsed salmon population complex. </w:t>
      </w:r>
      <w:r w:rsidRPr="00A2117A">
        <w:rPr>
          <w:i/>
          <w:noProof/>
        </w:rPr>
        <w:t>Canadian Journal of Fisheries and Aquatic Sciences,</w:t>
      </w:r>
      <w:r w:rsidRPr="00A2117A">
        <w:rPr>
          <w:noProof/>
        </w:rPr>
        <w:t xml:space="preserve"> </w:t>
      </w:r>
      <w:r w:rsidRPr="00A2117A">
        <w:rPr>
          <w:b/>
          <w:noProof/>
        </w:rPr>
        <w:t>68,</w:t>
      </w:r>
      <w:r w:rsidRPr="00A2117A">
        <w:rPr>
          <w:noProof/>
        </w:rPr>
        <w:t xml:space="preserve"> 1579-1589.</w:t>
      </w:r>
    </w:p>
    <w:p w14:paraId="6C3143F7" w14:textId="77777777" w:rsidR="00A2117A" w:rsidRPr="00A2117A" w:rsidRDefault="00A2117A" w:rsidP="00A2117A">
      <w:pPr>
        <w:pStyle w:val="EndNoteBibliography"/>
        <w:spacing w:after="0"/>
        <w:ind w:left="720" w:hanging="720"/>
        <w:rPr>
          <w:noProof/>
        </w:rPr>
      </w:pPr>
      <w:r w:rsidRPr="00A2117A">
        <w:rPr>
          <w:noProof/>
        </w:rPr>
        <w:t xml:space="preserve">Cohen, B.I. (2012) The Uncertain Future of Fraser River Sockeye - Part 1. </w:t>
      </w:r>
      <w:r w:rsidRPr="00A2117A">
        <w:rPr>
          <w:i/>
          <w:noProof/>
        </w:rPr>
        <w:t>Cohen Commission,</w:t>
      </w:r>
      <w:r w:rsidRPr="00A2117A">
        <w:rPr>
          <w:noProof/>
        </w:rPr>
        <w:t xml:space="preserve"> </w:t>
      </w:r>
      <w:r w:rsidRPr="00A2117A">
        <w:rPr>
          <w:b/>
          <w:noProof/>
        </w:rPr>
        <w:t>1,</w:t>
      </w:r>
      <w:r w:rsidRPr="00A2117A">
        <w:rPr>
          <w:noProof/>
        </w:rPr>
        <w:t xml:space="preserve"> 692.</w:t>
      </w:r>
    </w:p>
    <w:p w14:paraId="27FA7717" w14:textId="77777777" w:rsidR="00A2117A" w:rsidRPr="00A2117A" w:rsidRDefault="00A2117A" w:rsidP="00A2117A">
      <w:pPr>
        <w:pStyle w:val="EndNoteBibliography"/>
        <w:spacing w:after="0"/>
        <w:ind w:left="720" w:hanging="720"/>
        <w:rPr>
          <w:noProof/>
        </w:rPr>
      </w:pPr>
      <w:r w:rsidRPr="00A2117A">
        <w:rPr>
          <w:noProof/>
        </w:rPr>
        <w:t xml:space="preserve">Connor, E.J. &amp; Pflug, D.E. (2004) Changes in the distribution and density of pink, chum, and Chinook salmon spawning in the upper Skagit River in response to flow management measures. </w:t>
      </w:r>
      <w:r w:rsidRPr="00A2117A">
        <w:rPr>
          <w:i/>
          <w:noProof/>
        </w:rPr>
        <w:t>North American Journal of Fisheries Management,</w:t>
      </w:r>
      <w:r w:rsidRPr="00A2117A">
        <w:rPr>
          <w:noProof/>
        </w:rPr>
        <w:t xml:space="preserve"> </w:t>
      </w:r>
      <w:r w:rsidRPr="00A2117A">
        <w:rPr>
          <w:b/>
          <w:noProof/>
        </w:rPr>
        <w:t>24,</w:t>
      </w:r>
      <w:r w:rsidRPr="00A2117A">
        <w:rPr>
          <w:noProof/>
        </w:rPr>
        <w:t xml:space="preserve"> 835-852.</w:t>
      </w:r>
    </w:p>
    <w:p w14:paraId="017AF7F8" w14:textId="77777777" w:rsidR="00A2117A" w:rsidRPr="00A2117A" w:rsidRDefault="00A2117A" w:rsidP="00A2117A">
      <w:pPr>
        <w:pStyle w:val="EndNoteBibliography"/>
        <w:spacing w:after="0"/>
        <w:ind w:left="720" w:hanging="720"/>
        <w:rPr>
          <w:noProof/>
        </w:rPr>
      </w:pPr>
      <w:r w:rsidRPr="00A2117A">
        <w:rPr>
          <w:noProof/>
        </w:rPr>
        <w:t xml:space="preserve">Cooke, S.J., Hinch, S.G., Farrell, A.P., Lapointe, M.F., Jones, S.R.M., Macdonald, J.S., Patterson, D.A., Healey, M.C. &amp; van der Kraak, G. (2004) Abnormal migration timing and high en route mortality of sockeye salmon in the Fraser River, British Columbia. </w:t>
      </w:r>
      <w:r w:rsidRPr="00A2117A">
        <w:rPr>
          <w:i/>
          <w:noProof/>
        </w:rPr>
        <w:t>Fisheries Research,</w:t>
      </w:r>
      <w:r w:rsidRPr="00A2117A">
        <w:rPr>
          <w:noProof/>
        </w:rPr>
        <w:t xml:space="preserve"> </w:t>
      </w:r>
      <w:r w:rsidRPr="00A2117A">
        <w:rPr>
          <w:b/>
          <w:noProof/>
        </w:rPr>
        <w:t>29,</w:t>
      </w:r>
      <w:r w:rsidRPr="00A2117A">
        <w:rPr>
          <w:noProof/>
        </w:rPr>
        <w:t xml:space="preserve"> 22-33.</w:t>
      </w:r>
    </w:p>
    <w:p w14:paraId="48299808" w14:textId="77777777" w:rsidR="00A2117A" w:rsidRPr="00A2117A" w:rsidRDefault="00A2117A" w:rsidP="00A2117A">
      <w:pPr>
        <w:pStyle w:val="EndNoteBibliography"/>
        <w:spacing w:after="0"/>
        <w:ind w:left="720" w:hanging="720"/>
        <w:rPr>
          <w:noProof/>
        </w:rPr>
      </w:pPr>
      <w:r w:rsidRPr="00A2117A">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A2117A">
        <w:rPr>
          <w:i/>
          <w:noProof/>
        </w:rPr>
        <w:t>Canadian Journal of Zoology,</w:t>
      </w:r>
      <w:r w:rsidRPr="00A2117A">
        <w:rPr>
          <w:noProof/>
        </w:rPr>
        <w:t xml:space="preserve"> </w:t>
      </w:r>
      <w:r w:rsidRPr="00A2117A">
        <w:rPr>
          <w:b/>
          <w:noProof/>
        </w:rPr>
        <w:t>86,</w:t>
      </w:r>
      <w:r w:rsidRPr="00A2117A">
        <w:rPr>
          <w:noProof/>
        </w:rPr>
        <w:t xml:space="preserve"> 127-140.</w:t>
      </w:r>
    </w:p>
    <w:p w14:paraId="429809D0" w14:textId="77777777" w:rsidR="00A2117A" w:rsidRPr="00A2117A" w:rsidRDefault="00A2117A" w:rsidP="00A2117A">
      <w:pPr>
        <w:pStyle w:val="EndNoteBibliography"/>
        <w:spacing w:after="0"/>
        <w:ind w:left="720" w:hanging="720"/>
        <w:rPr>
          <w:noProof/>
        </w:rPr>
      </w:pPr>
      <w:r w:rsidRPr="00A2117A">
        <w:rPr>
          <w:noProof/>
        </w:rPr>
        <w:t xml:space="preserve">Crozier, L. &amp; Zabel, R.W. (2006) Climate impacts at multiple scales: evidence for differential population responses in juvenile Chinook salmon. </w:t>
      </w:r>
      <w:r w:rsidRPr="00A2117A">
        <w:rPr>
          <w:i/>
          <w:noProof/>
        </w:rPr>
        <w:t>Journal of Animal Ecology,</w:t>
      </w:r>
      <w:r w:rsidRPr="00A2117A">
        <w:rPr>
          <w:noProof/>
        </w:rPr>
        <w:t xml:space="preserve"> </w:t>
      </w:r>
      <w:r w:rsidRPr="00A2117A">
        <w:rPr>
          <w:b/>
          <w:noProof/>
        </w:rPr>
        <w:t>75,</w:t>
      </w:r>
      <w:r w:rsidRPr="00A2117A">
        <w:rPr>
          <w:noProof/>
        </w:rPr>
        <w:t xml:space="preserve"> 1100-1109.</w:t>
      </w:r>
    </w:p>
    <w:p w14:paraId="4F0C9D89" w14:textId="77777777" w:rsidR="00A2117A" w:rsidRPr="00A2117A" w:rsidRDefault="00A2117A" w:rsidP="00A2117A">
      <w:pPr>
        <w:pStyle w:val="EndNoteBibliography"/>
        <w:spacing w:after="0"/>
        <w:ind w:left="720" w:hanging="720"/>
        <w:rPr>
          <w:noProof/>
        </w:rPr>
      </w:pPr>
      <w:r w:rsidRPr="00A2117A">
        <w:rPr>
          <w:noProof/>
        </w:rPr>
        <w:t>DFO (2016) Supplement to the pre-season run size forecasts for Fraser River Sockeye Salmon (</w:t>
      </w:r>
      <w:r w:rsidRPr="00A2117A">
        <w:rPr>
          <w:i/>
          <w:noProof/>
        </w:rPr>
        <w:t>Oncorhynchus nerka</w:t>
      </w:r>
      <w:r w:rsidRPr="00A2117A">
        <w:rPr>
          <w:noProof/>
        </w:rPr>
        <w:t xml:space="preserve">) in 2016. </w:t>
      </w:r>
      <w:r w:rsidRPr="00A2117A">
        <w:rPr>
          <w:i/>
          <w:noProof/>
        </w:rPr>
        <w:t>DFO Canadian Science Advisory Secretariat Science Response,</w:t>
      </w:r>
      <w:r w:rsidRPr="00A2117A">
        <w:rPr>
          <w:noProof/>
        </w:rPr>
        <w:t xml:space="preserve"> </w:t>
      </w:r>
      <w:r w:rsidRPr="00A2117A">
        <w:rPr>
          <w:b/>
          <w:noProof/>
        </w:rPr>
        <w:t>2016/047</w:t>
      </w:r>
      <w:r w:rsidRPr="00A2117A">
        <w:rPr>
          <w:noProof/>
        </w:rPr>
        <w:t>.</w:t>
      </w:r>
    </w:p>
    <w:p w14:paraId="71AB0F9D" w14:textId="77777777" w:rsidR="00A2117A" w:rsidRPr="00A2117A" w:rsidRDefault="00A2117A" w:rsidP="00A2117A">
      <w:pPr>
        <w:pStyle w:val="EndNoteBibliography"/>
        <w:spacing w:after="0"/>
        <w:ind w:left="720" w:hanging="720"/>
        <w:rPr>
          <w:noProof/>
        </w:rPr>
      </w:pPr>
      <w:r w:rsidRPr="00A2117A">
        <w:rPr>
          <w:noProof/>
        </w:rPr>
        <w:lastRenderedPageBreak/>
        <w:t xml:space="preserve">Diffenbaugh, N.S., Pal, J.S., Trapp, R.J. &amp; Giorgi, F. (2005) Fine-scale processes regulate the response of extreme events to global climate change. </w:t>
      </w:r>
      <w:r w:rsidRPr="00A2117A">
        <w:rPr>
          <w:i/>
          <w:noProof/>
        </w:rPr>
        <w:t>Proceedings of the National Academy of Sciences,</w:t>
      </w:r>
      <w:r w:rsidRPr="00A2117A">
        <w:rPr>
          <w:noProof/>
        </w:rPr>
        <w:t xml:space="preserve"> </w:t>
      </w:r>
      <w:r w:rsidRPr="00A2117A">
        <w:rPr>
          <w:b/>
          <w:noProof/>
        </w:rPr>
        <w:t>102,</w:t>
      </w:r>
      <w:r w:rsidRPr="00A2117A">
        <w:rPr>
          <w:noProof/>
        </w:rPr>
        <w:t xml:space="preserve"> 15774-15778.</w:t>
      </w:r>
    </w:p>
    <w:p w14:paraId="58C5E8B9" w14:textId="77777777" w:rsidR="00A2117A" w:rsidRPr="00A2117A" w:rsidRDefault="00A2117A" w:rsidP="00A2117A">
      <w:pPr>
        <w:pStyle w:val="EndNoteBibliography"/>
        <w:spacing w:after="0"/>
        <w:ind w:left="720" w:hanging="720"/>
        <w:rPr>
          <w:noProof/>
        </w:rPr>
      </w:pPr>
      <w:r w:rsidRPr="00A2117A">
        <w:rPr>
          <w:noProof/>
        </w:rPr>
        <w:t xml:space="preserve">Dorner, B., Catalano, M.J. &amp; Peterman, R.M. (2018) Spatial and temporal patterns of covariation in productivity of Chinook salmon populations of the northeastern Pacific Ocean. </w:t>
      </w:r>
      <w:r w:rsidRPr="00A2117A">
        <w:rPr>
          <w:i/>
          <w:noProof/>
        </w:rPr>
        <w:t>Canadian Journal of Fisheries and Aquatic Sciences,</w:t>
      </w:r>
      <w:r w:rsidRPr="00A2117A">
        <w:rPr>
          <w:noProof/>
        </w:rPr>
        <w:t xml:space="preserve"> </w:t>
      </w:r>
      <w:r w:rsidRPr="00A2117A">
        <w:rPr>
          <w:b/>
          <w:noProof/>
        </w:rPr>
        <w:t>75,</w:t>
      </w:r>
      <w:r w:rsidRPr="00A2117A">
        <w:rPr>
          <w:noProof/>
        </w:rPr>
        <w:t xml:space="preserve"> 1082-1095.</w:t>
      </w:r>
    </w:p>
    <w:p w14:paraId="6737BDBB" w14:textId="77777777" w:rsidR="00A2117A" w:rsidRPr="00A2117A" w:rsidRDefault="00A2117A" w:rsidP="00A2117A">
      <w:pPr>
        <w:pStyle w:val="EndNoteBibliography"/>
        <w:spacing w:after="0"/>
        <w:ind w:left="720" w:hanging="720"/>
        <w:rPr>
          <w:noProof/>
        </w:rPr>
      </w:pPr>
      <w:r w:rsidRPr="00A2117A">
        <w:rPr>
          <w:noProof/>
        </w:rPr>
        <w:t>Dorner, B., Peterman, R.M. &amp; Su, Z. (2009) Evaluation of performance of alternative management models of Pacific salmon (</w:t>
      </w:r>
      <w:r w:rsidRPr="00A2117A">
        <w:rPr>
          <w:i/>
          <w:noProof/>
        </w:rPr>
        <w:t>Oncorhynchus</w:t>
      </w:r>
      <w:r w:rsidRPr="00A2117A">
        <w:rPr>
          <w:noProof/>
        </w:rPr>
        <w:t xml:space="preserve"> spp.) in the presence of climatic change and outcome uncertainty using Monte Carlo simulations. </w:t>
      </w:r>
      <w:r w:rsidRPr="00A2117A">
        <w:rPr>
          <w:i/>
          <w:noProof/>
        </w:rPr>
        <w:t>Canadian Journal of Fisheries and Aquatic Sciences,</w:t>
      </w:r>
      <w:r w:rsidRPr="00A2117A">
        <w:rPr>
          <w:noProof/>
        </w:rPr>
        <w:t xml:space="preserve"> </w:t>
      </w:r>
      <w:r w:rsidRPr="00A2117A">
        <w:rPr>
          <w:b/>
          <w:noProof/>
        </w:rPr>
        <w:t>66,</w:t>
      </w:r>
      <w:r w:rsidRPr="00A2117A">
        <w:rPr>
          <w:noProof/>
        </w:rPr>
        <w:t xml:space="preserve"> 2199-2221.</w:t>
      </w:r>
    </w:p>
    <w:p w14:paraId="2A4B837D" w14:textId="77777777" w:rsidR="00A2117A" w:rsidRPr="00A2117A" w:rsidRDefault="00A2117A" w:rsidP="00A2117A">
      <w:pPr>
        <w:pStyle w:val="EndNoteBibliography"/>
        <w:spacing w:after="0"/>
        <w:ind w:left="720" w:hanging="720"/>
        <w:rPr>
          <w:noProof/>
        </w:rPr>
      </w:pPr>
      <w:r w:rsidRPr="00A2117A">
        <w:rPr>
          <w:noProof/>
        </w:rPr>
        <w:t xml:space="preserve">Frölicher, T.L., Fischer, E.M. &amp; Gruber, N. (2018) Marine heatwaves under global warming. </w:t>
      </w:r>
      <w:r w:rsidRPr="00A2117A">
        <w:rPr>
          <w:i/>
          <w:noProof/>
        </w:rPr>
        <w:t>Nature,</w:t>
      </w:r>
      <w:r w:rsidRPr="00A2117A">
        <w:rPr>
          <w:noProof/>
        </w:rPr>
        <w:t xml:space="preserve"> </w:t>
      </w:r>
      <w:r w:rsidRPr="00A2117A">
        <w:rPr>
          <w:b/>
          <w:noProof/>
        </w:rPr>
        <w:t>560,</w:t>
      </w:r>
      <w:r w:rsidRPr="00A2117A">
        <w:rPr>
          <w:noProof/>
        </w:rPr>
        <w:t xml:space="preserve"> 360-364.</w:t>
      </w:r>
    </w:p>
    <w:p w14:paraId="42BC0FC8" w14:textId="77777777" w:rsidR="00A2117A" w:rsidRPr="00A2117A" w:rsidRDefault="00A2117A" w:rsidP="00A2117A">
      <w:pPr>
        <w:pStyle w:val="EndNoteBibliography"/>
        <w:spacing w:after="0"/>
        <w:ind w:left="720" w:hanging="720"/>
        <w:rPr>
          <w:noProof/>
        </w:rPr>
      </w:pPr>
      <w:r w:rsidRPr="00A2117A">
        <w:rPr>
          <w:noProof/>
        </w:rPr>
        <w:t xml:space="preserve">Geist, D.R., Murray, C.J., Hanrahan, T.P. &amp; Xie, Y. (2008) A model of the effects of flow fluctuations on fall Chinook salmon spawning habitat availability in the Columbia River. </w:t>
      </w:r>
      <w:r w:rsidRPr="00A2117A">
        <w:rPr>
          <w:i/>
          <w:noProof/>
        </w:rPr>
        <w:t>North American Journal of Fisheries Management,</w:t>
      </w:r>
      <w:r w:rsidRPr="00A2117A">
        <w:rPr>
          <w:noProof/>
        </w:rPr>
        <w:t xml:space="preserve"> </w:t>
      </w:r>
      <w:r w:rsidRPr="00A2117A">
        <w:rPr>
          <w:b/>
          <w:noProof/>
        </w:rPr>
        <w:t>28,</w:t>
      </w:r>
      <w:r w:rsidRPr="00A2117A">
        <w:rPr>
          <w:noProof/>
        </w:rPr>
        <w:t xml:space="preserve"> 1894-1910.</w:t>
      </w:r>
    </w:p>
    <w:p w14:paraId="351E5AD1" w14:textId="77777777" w:rsidR="00A2117A" w:rsidRPr="00A2117A" w:rsidRDefault="00A2117A" w:rsidP="00A2117A">
      <w:pPr>
        <w:pStyle w:val="EndNoteBibliography"/>
        <w:spacing w:after="0"/>
        <w:ind w:left="720" w:hanging="720"/>
        <w:rPr>
          <w:noProof/>
        </w:rPr>
      </w:pPr>
      <w:r w:rsidRPr="00A2117A">
        <w:rPr>
          <w:noProof/>
        </w:rPr>
        <w:t>Grant, S.C.H., MacDonald, B.L., Cone, T.E., Holt, C.A., Cass, A., Porszt, E.J., Hume, J.M.B. &amp; Pon, L.B. (2011) Evaluation of uncertainty in Fraser Sockeye (</w:t>
      </w:r>
      <w:r w:rsidRPr="00A2117A">
        <w:rPr>
          <w:i/>
          <w:noProof/>
        </w:rPr>
        <w:t>Oncorhynchus nerka</w:t>
      </w:r>
      <w:r w:rsidRPr="00A2117A">
        <w:rPr>
          <w:noProof/>
        </w:rPr>
        <w:t xml:space="preserve">) wild salmon policy status using abundance and trends in abundance metrics. </w:t>
      </w:r>
      <w:r w:rsidRPr="00A2117A">
        <w:rPr>
          <w:i/>
          <w:noProof/>
        </w:rPr>
        <w:t>Candian Science Advisory Secretariat Research Document,</w:t>
      </w:r>
      <w:r w:rsidRPr="00A2117A">
        <w:rPr>
          <w:noProof/>
        </w:rPr>
        <w:t xml:space="preserve"> </w:t>
      </w:r>
      <w:r w:rsidRPr="00A2117A">
        <w:rPr>
          <w:b/>
          <w:noProof/>
        </w:rPr>
        <w:t>2011/087</w:t>
      </w:r>
      <w:r w:rsidRPr="00A2117A">
        <w:rPr>
          <w:noProof/>
        </w:rPr>
        <w:t>.</w:t>
      </w:r>
    </w:p>
    <w:p w14:paraId="118F35E4" w14:textId="77777777" w:rsidR="00A2117A" w:rsidRPr="00A2117A" w:rsidRDefault="00A2117A" w:rsidP="00A2117A">
      <w:pPr>
        <w:pStyle w:val="EndNoteBibliography"/>
        <w:ind w:left="720" w:hanging="720"/>
        <w:rPr>
          <w:i/>
          <w:noProof/>
        </w:rPr>
      </w:pPr>
      <w:r w:rsidRPr="00A2117A">
        <w:rPr>
          <w:noProof/>
        </w:rPr>
        <w:t xml:space="preserve">Grant, S.C.H., Michielsens, C.G.J. &amp; MacDonald, B.L. (2018) Fraser River sockeye 2017 update: abundance and productivity trends. </w:t>
      </w:r>
      <w:r w:rsidRPr="00A2117A">
        <w:rPr>
          <w:i/>
          <w:noProof/>
        </w:rPr>
        <w:t>State of the Physical, Biological and Selected Fishery</w:t>
      </w:r>
    </w:p>
    <w:p w14:paraId="7F821B0C" w14:textId="77777777" w:rsidR="00A2117A" w:rsidRPr="00A2117A" w:rsidRDefault="00A2117A" w:rsidP="00A2117A">
      <w:pPr>
        <w:pStyle w:val="EndNoteBibliography"/>
        <w:ind w:left="720" w:hanging="720"/>
        <w:rPr>
          <w:i/>
          <w:noProof/>
        </w:rPr>
      </w:pPr>
      <w:r w:rsidRPr="00A2117A">
        <w:rPr>
          <w:i/>
          <w:noProof/>
        </w:rPr>
        <w:t>Resources of Pacific Canadian Marine Ecosystems in</w:t>
      </w:r>
    </w:p>
    <w:p w14:paraId="703FE7E2" w14:textId="77777777" w:rsidR="00A2117A" w:rsidRPr="00A2117A" w:rsidRDefault="00A2117A" w:rsidP="00A2117A">
      <w:pPr>
        <w:pStyle w:val="EndNoteBibliography"/>
        <w:spacing w:after="0"/>
        <w:ind w:left="720" w:hanging="720"/>
        <w:rPr>
          <w:noProof/>
        </w:rPr>
      </w:pPr>
      <w:r w:rsidRPr="00A2117A">
        <w:rPr>
          <w:i/>
          <w:noProof/>
        </w:rPr>
        <w:t xml:space="preserve">2017 </w:t>
      </w:r>
      <w:r w:rsidRPr="00A2117A">
        <w:rPr>
          <w:noProof/>
        </w:rPr>
        <w:t>(eds P.C. Chandler, S.A. King &amp; J. Boldt).</w:t>
      </w:r>
      <w:r w:rsidRPr="00A2117A">
        <w:rPr>
          <w:i/>
          <w:noProof/>
        </w:rPr>
        <w:t xml:space="preserve"> </w:t>
      </w:r>
      <w:r w:rsidRPr="00A2117A">
        <w:rPr>
          <w:noProof/>
        </w:rPr>
        <w:t>Fisheries and Oceans Canada, Nanaimo BC.</w:t>
      </w:r>
    </w:p>
    <w:p w14:paraId="3C82A2E7" w14:textId="77777777" w:rsidR="00A2117A" w:rsidRPr="00A2117A" w:rsidRDefault="00A2117A" w:rsidP="00A2117A">
      <w:pPr>
        <w:pStyle w:val="EndNoteBibliography"/>
        <w:spacing w:after="0"/>
        <w:ind w:left="720" w:hanging="720"/>
        <w:rPr>
          <w:noProof/>
        </w:rPr>
      </w:pPr>
      <w:r w:rsidRPr="00A2117A">
        <w:rPr>
          <w:noProof/>
        </w:rPr>
        <w:t>Grant, S.C.H. &amp; Pestal, G. (2012) Integrated biological status assessments under the wild salmon policy using standardized metrics and expert judgement: Fraser River sockeye salmon (</w:t>
      </w:r>
      <w:r w:rsidRPr="00A2117A">
        <w:rPr>
          <w:i/>
          <w:noProof/>
        </w:rPr>
        <w:t>Oncorhynchus nerka</w:t>
      </w:r>
      <w:r w:rsidRPr="00A2117A">
        <w:rPr>
          <w:noProof/>
        </w:rPr>
        <w:t>) case studies. (ed. C.S.A. Secretariat).</w:t>
      </w:r>
    </w:p>
    <w:p w14:paraId="556C9D6A" w14:textId="77777777" w:rsidR="00A2117A" w:rsidRPr="00A2117A" w:rsidRDefault="00A2117A" w:rsidP="00A2117A">
      <w:pPr>
        <w:pStyle w:val="EndNoteBibliography"/>
        <w:spacing w:after="0"/>
        <w:ind w:left="720" w:hanging="720"/>
        <w:rPr>
          <w:noProof/>
        </w:rPr>
      </w:pPr>
      <w:r w:rsidRPr="00A2117A">
        <w:rPr>
          <w:noProof/>
        </w:rPr>
        <w:t xml:space="preserve">Holland, D.S. (1999) On direct and indirect management of fishing capacity. </w:t>
      </w:r>
      <w:r w:rsidRPr="00A2117A">
        <w:rPr>
          <w:i/>
          <w:noProof/>
        </w:rPr>
        <w:t>Marine Resource Economics,</w:t>
      </w:r>
      <w:r w:rsidRPr="00A2117A">
        <w:rPr>
          <w:noProof/>
        </w:rPr>
        <w:t xml:space="preserve"> </w:t>
      </w:r>
      <w:r w:rsidRPr="00A2117A">
        <w:rPr>
          <w:b/>
          <w:noProof/>
        </w:rPr>
        <w:t>14,</w:t>
      </w:r>
      <w:r w:rsidRPr="00A2117A">
        <w:rPr>
          <w:noProof/>
        </w:rPr>
        <w:t xml:space="preserve"> 263-267.</w:t>
      </w:r>
    </w:p>
    <w:p w14:paraId="4B4251CE" w14:textId="77777777" w:rsidR="00A2117A" w:rsidRPr="00A2117A" w:rsidRDefault="00A2117A" w:rsidP="00A2117A">
      <w:pPr>
        <w:pStyle w:val="EndNoteBibliography"/>
        <w:spacing w:after="0"/>
        <w:ind w:left="720" w:hanging="720"/>
        <w:rPr>
          <w:noProof/>
        </w:rPr>
      </w:pPr>
      <w:r w:rsidRPr="00A2117A">
        <w:rPr>
          <w:noProof/>
        </w:rPr>
        <w:t xml:space="preserve">Holt, C.A. &amp; Folkes, M.J.P. (2015) Cautions on using percentile-based benchmarks of status for data-limited populations of Pacific salmon under persistent trends in productivity and uncertain outcomes from harvest management. </w:t>
      </w:r>
      <w:r w:rsidRPr="00A2117A">
        <w:rPr>
          <w:i/>
          <w:noProof/>
        </w:rPr>
        <w:t>Fisheries Research,</w:t>
      </w:r>
      <w:r w:rsidRPr="00A2117A">
        <w:rPr>
          <w:noProof/>
        </w:rPr>
        <w:t xml:space="preserve"> </w:t>
      </w:r>
      <w:r w:rsidRPr="00A2117A">
        <w:rPr>
          <w:b/>
          <w:noProof/>
        </w:rPr>
        <w:t>171,</w:t>
      </w:r>
      <w:r w:rsidRPr="00A2117A">
        <w:rPr>
          <w:noProof/>
        </w:rPr>
        <w:t xml:space="preserve"> 188-200.</w:t>
      </w:r>
    </w:p>
    <w:p w14:paraId="746DA18D" w14:textId="77777777" w:rsidR="00A2117A" w:rsidRPr="00A2117A" w:rsidRDefault="00A2117A" w:rsidP="00A2117A">
      <w:pPr>
        <w:pStyle w:val="EndNoteBibliography"/>
        <w:spacing w:after="0"/>
        <w:ind w:left="720" w:hanging="720"/>
        <w:rPr>
          <w:noProof/>
        </w:rPr>
      </w:pPr>
      <w:r w:rsidRPr="00A2117A">
        <w:rPr>
          <w:noProof/>
        </w:rPr>
        <w:t xml:space="preserve">Holtby, L.B. &amp; Ciruna, K.A. (2007) Conservation units for Pacific salmon under the Wild Salmon Policy. </w:t>
      </w:r>
      <w:r w:rsidRPr="00A2117A">
        <w:rPr>
          <w:i/>
          <w:noProof/>
        </w:rPr>
        <w:t>Canadian Service Advisory Secretariat Research Document,</w:t>
      </w:r>
      <w:r w:rsidRPr="00A2117A">
        <w:rPr>
          <w:noProof/>
        </w:rPr>
        <w:t xml:space="preserve"> </w:t>
      </w:r>
      <w:r w:rsidRPr="00A2117A">
        <w:rPr>
          <w:b/>
          <w:noProof/>
        </w:rPr>
        <w:t>2007/070,</w:t>
      </w:r>
      <w:r w:rsidRPr="00A2117A">
        <w:rPr>
          <w:noProof/>
        </w:rPr>
        <w:t xml:space="preserve"> 358 p.</w:t>
      </w:r>
    </w:p>
    <w:p w14:paraId="443267A9" w14:textId="77777777" w:rsidR="00A2117A" w:rsidRPr="00A2117A" w:rsidRDefault="00A2117A" w:rsidP="00A2117A">
      <w:pPr>
        <w:pStyle w:val="EndNoteBibliography"/>
        <w:spacing w:after="0"/>
        <w:ind w:left="720" w:hanging="720"/>
        <w:rPr>
          <w:noProof/>
        </w:rPr>
      </w:pPr>
      <w:r w:rsidRPr="00A2117A">
        <w:rPr>
          <w:noProof/>
        </w:rPr>
        <w:t xml:space="preserve">Kasperski, S. &amp; Holland, D.S. (2013) Income diversification and risk for fishermen. </w:t>
      </w:r>
      <w:r w:rsidRPr="00A2117A">
        <w:rPr>
          <w:i/>
          <w:noProof/>
        </w:rPr>
        <w:t>Proceedings of the National Academy of Sciences,</w:t>
      </w:r>
      <w:r w:rsidRPr="00A2117A">
        <w:rPr>
          <w:noProof/>
        </w:rPr>
        <w:t xml:space="preserve"> </w:t>
      </w:r>
      <w:r w:rsidRPr="00A2117A">
        <w:rPr>
          <w:b/>
          <w:noProof/>
        </w:rPr>
        <w:t>110,</w:t>
      </w:r>
      <w:r w:rsidRPr="00A2117A">
        <w:rPr>
          <w:noProof/>
        </w:rPr>
        <w:t xml:space="preserve"> 2076-2081.</w:t>
      </w:r>
    </w:p>
    <w:p w14:paraId="414E72A9" w14:textId="77777777" w:rsidR="00A2117A" w:rsidRPr="00A2117A" w:rsidRDefault="00A2117A" w:rsidP="00A2117A">
      <w:pPr>
        <w:pStyle w:val="EndNoteBibliography"/>
        <w:spacing w:after="0"/>
        <w:ind w:left="720" w:hanging="720"/>
        <w:rPr>
          <w:noProof/>
        </w:rPr>
      </w:pPr>
      <w:r w:rsidRPr="00A2117A">
        <w:rPr>
          <w:noProof/>
        </w:rPr>
        <w:t xml:space="preserve">Kilduff, D.P., Di Lorenzo, E., Botsford, L.W. &amp; Teo, S.L. (2015) Changing central Pacific El Ninos reduce stability of North American salmon survival rates. </w:t>
      </w:r>
      <w:r w:rsidRPr="00A2117A">
        <w:rPr>
          <w:i/>
          <w:noProof/>
        </w:rPr>
        <w:t>Proceedings of the National Academy of Sciences</w:t>
      </w:r>
      <w:r w:rsidRPr="00A2117A">
        <w:rPr>
          <w:noProof/>
        </w:rPr>
        <w:t>.</w:t>
      </w:r>
    </w:p>
    <w:p w14:paraId="633275A5" w14:textId="77777777" w:rsidR="00A2117A" w:rsidRPr="00A2117A" w:rsidRDefault="00A2117A" w:rsidP="00A2117A">
      <w:pPr>
        <w:pStyle w:val="EndNoteBibliography"/>
        <w:spacing w:after="0"/>
        <w:ind w:left="720" w:hanging="720"/>
        <w:rPr>
          <w:noProof/>
        </w:rPr>
      </w:pPr>
      <w:r w:rsidRPr="00A2117A">
        <w:rPr>
          <w:noProof/>
        </w:rPr>
        <w:t>Larkin, P.A. (1971) Simulation studies of Adams River sockeye salmon (</w:t>
      </w:r>
      <w:r w:rsidRPr="00A2117A">
        <w:rPr>
          <w:i/>
          <w:noProof/>
        </w:rPr>
        <w:t>Oncorhynchus nerka</w:t>
      </w:r>
      <w:r w:rsidRPr="00A2117A">
        <w:rPr>
          <w:noProof/>
        </w:rPr>
        <w:t xml:space="preserve">). </w:t>
      </w:r>
      <w:r w:rsidRPr="00A2117A">
        <w:rPr>
          <w:i/>
          <w:noProof/>
        </w:rPr>
        <w:t>Journal Fisheries Research Board of Canada,</w:t>
      </w:r>
      <w:r w:rsidRPr="00A2117A">
        <w:rPr>
          <w:noProof/>
        </w:rPr>
        <w:t xml:space="preserve"> </w:t>
      </w:r>
      <w:r w:rsidRPr="00A2117A">
        <w:rPr>
          <w:b/>
          <w:noProof/>
        </w:rPr>
        <w:t>28,</w:t>
      </w:r>
      <w:r w:rsidRPr="00A2117A">
        <w:rPr>
          <w:noProof/>
        </w:rPr>
        <w:t xml:space="preserve"> 1493-1502.</w:t>
      </w:r>
    </w:p>
    <w:p w14:paraId="32F7C6FB" w14:textId="77777777" w:rsidR="00A2117A" w:rsidRPr="00A2117A" w:rsidRDefault="00A2117A" w:rsidP="00A2117A">
      <w:pPr>
        <w:pStyle w:val="EndNoteBibliography"/>
        <w:spacing w:after="0"/>
        <w:ind w:left="720" w:hanging="720"/>
        <w:rPr>
          <w:noProof/>
        </w:rPr>
      </w:pPr>
      <w:r w:rsidRPr="00A2117A">
        <w:rPr>
          <w:noProof/>
        </w:rPr>
        <w:t xml:space="preserve">Link, J.S. (2018) System-level optimal yield: increased value, less risk, improved stability, and better fisheries. </w:t>
      </w:r>
      <w:r w:rsidRPr="00A2117A">
        <w:rPr>
          <w:i/>
          <w:noProof/>
        </w:rPr>
        <w:t>Canadian Journal of Fisheries and Aquatic Sciences,</w:t>
      </w:r>
      <w:r w:rsidRPr="00A2117A">
        <w:rPr>
          <w:noProof/>
        </w:rPr>
        <w:t xml:space="preserve"> </w:t>
      </w:r>
      <w:r w:rsidRPr="00A2117A">
        <w:rPr>
          <w:b/>
          <w:noProof/>
        </w:rPr>
        <w:t>75,</w:t>
      </w:r>
      <w:r w:rsidRPr="00A2117A">
        <w:rPr>
          <w:noProof/>
        </w:rPr>
        <w:t xml:space="preserve"> 1-16.</w:t>
      </w:r>
    </w:p>
    <w:p w14:paraId="661586BE" w14:textId="77777777" w:rsidR="00A2117A" w:rsidRPr="00A2117A" w:rsidRDefault="00A2117A" w:rsidP="00A2117A">
      <w:pPr>
        <w:pStyle w:val="EndNoteBibliography"/>
        <w:spacing w:after="0"/>
        <w:ind w:left="720" w:hanging="720"/>
        <w:rPr>
          <w:noProof/>
        </w:rPr>
      </w:pPr>
      <w:r w:rsidRPr="00A2117A">
        <w:rPr>
          <w:noProof/>
        </w:rPr>
        <w:t xml:space="preserve">Loreau, M. &amp; de Mazancourt, C. (2008) Species synchrony and its drivers: neutral and nonneutral community dynamics in fluctuating environments </w:t>
      </w:r>
      <w:r w:rsidRPr="00A2117A">
        <w:rPr>
          <w:i/>
          <w:noProof/>
        </w:rPr>
        <w:t>The American Naturalist,</w:t>
      </w:r>
      <w:r w:rsidRPr="00A2117A">
        <w:rPr>
          <w:noProof/>
        </w:rPr>
        <w:t xml:space="preserve"> </w:t>
      </w:r>
      <w:r w:rsidRPr="00A2117A">
        <w:rPr>
          <w:b/>
          <w:noProof/>
        </w:rPr>
        <w:t>172,</w:t>
      </w:r>
      <w:r w:rsidRPr="00A2117A">
        <w:rPr>
          <w:noProof/>
        </w:rPr>
        <w:t xml:space="preserve"> E48-E66.</w:t>
      </w:r>
    </w:p>
    <w:p w14:paraId="23966924" w14:textId="77777777" w:rsidR="00A2117A" w:rsidRPr="00A2117A" w:rsidRDefault="00A2117A" w:rsidP="00A2117A">
      <w:pPr>
        <w:pStyle w:val="EndNoteBibliography"/>
        <w:spacing w:after="0"/>
        <w:ind w:left="720" w:hanging="720"/>
        <w:rPr>
          <w:noProof/>
        </w:rPr>
      </w:pPr>
      <w:r w:rsidRPr="00A2117A">
        <w:rPr>
          <w:noProof/>
        </w:rPr>
        <w:lastRenderedPageBreak/>
        <w:t>Macdonald, J.S. (2000) Mortality during the migration of Fraser River sockeye salmon (</w:t>
      </w:r>
      <w:r w:rsidRPr="00A2117A">
        <w:rPr>
          <w:i/>
          <w:noProof/>
        </w:rPr>
        <w:t>Oncorhynchus nerka</w:t>
      </w:r>
      <w:r w:rsidRPr="00A2117A">
        <w:rPr>
          <w:noProof/>
        </w:rPr>
        <w:t xml:space="preserve">): a study of the effect of ocean and river environmental conditions in 1997. </w:t>
      </w:r>
      <w:r w:rsidRPr="00A2117A">
        <w:rPr>
          <w:i/>
          <w:noProof/>
        </w:rPr>
        <w:t>Canadian Technical Report of Fisheries and Aquatic Sciences,</w:t>
      </w:r>
      <w:r w:rsidRPr="00A2117A">
        <w:rPr>
          <w:noProof/>
        </w:rPr>
        <w:t xml:space="preserve"> </w:t>
      </w:r>
      <w:r w:rsidRPr="00A2117A">
        <w:rPr>
          <w:b/>
          <w:noProof/>
        </w:rPr>
        <w:t>2315,</w:t>
      </w:r>
      <w:r w:rsidRPr="00A2117A">
        <w:rPr>
          <w:noProof/>
        </w:rPr>
        <w:t xml:space="preserve"> 120 p.</w:t>
      </w:r>
    </w:p>
    <w:p w14:paraId="77351BF9" w14:textId="77777777" w:rsidR="00A2117A" w:rsidRPr="00A2117A" w:rsidRDefault="00A2117A" w:rsidP="00A2117A">
      <w:pPr>
        <w:pStyle w:val="EndNoteBibliography"/>
        <w:spacing w:after="0"/>
        <w:ind w:left="720" w:hanging="720"/>
        <w:rPr>
          <w:noProof/>
        </w:rPr>
      </w:pPr>
      <w:r w:rsidRPr="00A2117A">
        <w:rPr>
          <w:noProof/>
        </w:rPr>
        <w:t xml:space="preserve">Malick, M.J. &amp; Cox, S.P. (2016) Regional-Scale Declines in Productivity of Pink and Chum Salmon Stocks in Western North America. </w:t>
      </w:r>
      <w:r w:rsidRPr="00A2117A">
        <w:rPr>
          <w:i/>
          <w:noProof/>
        </w:rPr>
        <w:t>PLoS One,</w:t>
      </w:r>
      <w:r w:rsidRPr="00A2117A">
        <w:rPr>
          <w:noProof/>
        </w:rPr>
        <w:t xml:space="preserve"> </w:t>
      </w:r>
      <w:r w:rsidRPr="00A2117A">
        <w:rPr>
          <w:b/>
          <w:noProof/>
        </w:rPr>
        <w:t>11,</w:t>
      </w:r>
      <w:r w:rsidRPr="00A2117A">
        <w:rPr>
          <w:noProof/>
        </w:rPr>
        <w:t xml:space="preserve"> e0146009.</w:t>
      </w:r>
    </w:p>
    <w:p w14:paraId="1A1296B9" w14:textId="77777777" w:rsidR="00A2117A" w:rsidRPr="00A2117A" w:rsidRDefault="00A2117A" w:rsidP="00A2117A">
      <w:pPr>
        <w:pStyle w:val="EndNoteBibliography"/>
        <w:spacing w:after="0"/>
        <w:ind w:left="720" w:hanging="720"/>
        <w:rPr>
          <w:noProof/>
        </w:rPr>
      </w:pPr>
      <w:r w:rsidRPr="00A2117A">
        <w:rPr>
          <w:noProof/>
        </w:rPr>
        <w:t xml:space="preserve">Mueter, F.J., Pyper, B.J. &amp; Peterman, R.M. (2005) Relationships between Coastal Ocean Conditions and Survival Rates of Northeast Pacific Salmon at Multiple Lags. </w:t>
      </w:r>
      <w:r w:rsidRPr="00A2117A">
        <w:rPr>
          <w:i/>
          <w:noProof/>
        </w:rPr>
        <w:t>Transactions of the American Fisheries Society,</w:t>
      </w:r>
      <w:r w:rsidRPr="00A2117A">
        <w:rPr>
          <w:noProof/>
        </w:rPr>
        <w:t xml:space="preserve"> </w:t>
      </w:r>
      <w:r w:rsidRPr="00A2117A">
        <w:rPr>
          <w:b/>
          <w:noProof/>
        </w:rPr>
        <w:t>134,</w:t>
      </w:r>
      <w:r w:rsidRPr="00A2117A">
        <w:rPr>
          <w:noProof/>
        </w:rPr>
        <w:t xml:space="preserve"> 105-119.</w:t>
      </w:r>
    </w:p>
    <w:p w14:paraId="48F0D4A9" w14:textId="77777777" w:rsidR="00A2117A" w:rsidRPr="00A2117A" w:rsidRDefault="00A2117A" w:rsidP="00A2117A">
      <w:pPr>
        <w:pStyle w:val="EndNoteBibliography"/>
        <w:spacing w:after="0"/>
        <w:ind w:left="720" w:hanging="720"/>
        <w:rPr>
          <w:noProof/>
        </w:rPr>
      </w:pPr>
      <w:r w:rsidRPr="00A2117A">
        <w:rPr>
          <w:noProof/>
        </w:rPr>
        <w:t xml:space="preserve">Nelitz, M., Porter, M., Parkinson, E., Wieckowski, K., Marmorek, D., Bryan, K., Hall, A. &amp; Abraham, D. (2011) Evaluating the status of Fraser River sockeye salmon and role of freshwater ecology in their decline. </w:t>
      </w:r>
      <w:r w:rsidRPr="00A2117A">
        <w:rPr>
          <w:i/>
          <w:noProof/>
        </w:rPr>
        <w:t>Cohen Commission Technical Report 3</w:t>
      </w:r>
      <w:r w:rsidRPr="00A2117A">
        <w:rPr>
          <w:b/>
          <w:noProof/>
        </w:rPr>
        <w:t>,</w:t>
      </w:r>
      <w:r w:rsidRPr="00A2117A">
        <w:rPr>
          <w:noProof/>
        </w:rPr>
        <w:t xml:space="preserve"> 222 p.</w:t>
      </w:r>
    </w:p>
    <w:p w14:paraId="4314EAD2" w14:textId="77777777" w:rsidR="00A2117A" w:rsidRPr="00A2117A" w:rsidRDefault="00A2117A" w:rsidP="00A2117A">
      <w:pPr>
        <w:pStyle w:val="EndNoteBibliography"/>
        <w:spacing w:after="0"/>
        <w:ind w:left="720" w:hanging="720"/>
        <w:rPr>
          <w:noProof/>
        </w:rPr>
      </w:pPr>
      <w:r w:rsidRPr="00A2117A">
        <w:rPr>
          <w:noProof/>
        </w:rPr>
        <w:t>Pestal, G., Huang, A.-M. &amp; Cass, A. (2011) Updated methods for assessing harvest rules for Fraser River sockeye salmon (</w:t>
      </w:r>
      <w:r w:rsidRPr="00A2117A">
        <w:rPr>
          <w:i/>
          <w:noProof/>
        </w:rPr>
        <w:t>Oncorhynchus nerka</w:t>
      </w:r>
      <w:r w:rsidRPr="00A2117A">
        <w:rPr>
          <w:noProof/>
        </w:rPr>
        <w:t xml:space="preserve">). </w:t>
      </w:r>
      <w:r w:rsidRPr="00A2117A">
        <w:rPr>
          <w:i/>
          <w:noProof/>
        </w:rPr>
        <w:t>Canadian Science Advisory Secretariat Research Document 2011/133</w:t>
      </w:r>
      <w:r w:rsidRPr="00A2117A">
        <w:rPr>
          <w:b/>
          <w:noProof/>
        </w:rPr>
        <w:t>,</w:t>
      </w:r>
      <w:r w:rsidRPr="00A2117A">
        <w:rPr>
          <w:noProof/>
        </w:rPr>
        <w:t xml:space="preserve"> 175 p.</w:t>
      </w:r>
    </w:p>
    <w:p w14:paraId="73C05BDF" w14:textId="77777777" w:rsidR="00A2117A" w:rsidRPr="00A2117A" w:rsidRDefault="00A2117A" w:rsidP="00A2117A">
      <w:pPr>
        <w:pStyle w:val="EndNoteBibliography"/>
        <w:spacing w:after="0"/>
        <w:ind w:left="720" w:hanging="720"/>
        <w:rPr>
          <w:noProof/>
        </w:rPr>
      </w:pPr>
      <w:r w:rsidRPr="00A2117A">
        <w:rPr>
          <w:noProof/>
        </w:rPr>
        <w:t>Peterman, Randall M. &amp; Dorner, B. (2012) A widespread decrease in productivity of Sockeye Salmon (</w:t>
      </w:r>
      <w:r w:rsidRPr="00A2117A">
        <w:rPr>
          <w:i/>
          <w:noProof/>
        </w:rPr>
        <w:t>Oncorhynchus nerka</w:t>
      </w:r>
      <w:r w:rsidRPr="00A2117A">
        <w:rPr>
          <w:noProof/>
        </w:rPr>
        <w:t xml:space="preserve">) populations in western North America. </w:t>
      </w:r>
      <w:r w:rsidRPr="00A2117A">
        <w:rPr>
          <w:i/>
          <w:noProof/>
        </w:rPr>
        <w:t>Canadian Journal of Fisheries and Aquatic Sciences,</w:t>
      </w:r>
      <w:r w:rsidRPr="00A2117A">
        <w:rPr>
          <w:noProof/>
        </w:rPr>
        <w:t xml:space="preserve"> </w:t>
      </w:r>
      <w:r w:rsidRPr="00A2117A">
        <w:rPr>
          <w:b/>
          <w:noProof/>
        </w:rPr>
        <w:t>69,</w:t>
      </w:r>
      <w:r w:rsidRPr="00A2117A">
        <w:rPr>
          <w:noProof/>
        </w:rPr>
        <w:t xml:space="preserve"> 1255-1260.</w:t>
      </w:r>
    </w:p>
    <w:p w14:paraId="74C37C38" w14:textId="77777777" w:rsidR="00A2117A" w:rsidRPr="00A2117A" w:rsidRDefault="00A2117A" w:rsidP="00A2117A">
      <w:pPr>
        <w:pStyle w:val="EndNoteBibliography"/>
        <w:spacing w:after="0"/>
        <w:ind w:left="720" w:hanging="720"/>
        <w:rPr>
          <w:noProof/>
        </w:rPr>
      </w:pPr>
      <w:r w:rsidRPr="00A2117A">
        <w:rPr>
          <w:noProof/>
        </w:rPr>
        <w:t xml:space="preserve">Ricker, W.E. (1975) Computation and interpretation of biological statistics of fish populations. </w:t>
      </w:r>
      <w:r w:rsidRPr="00A2117A">
        <w:rPr>
          <w:i/>
          <w:noProof/>
        </w:rPr>
        <w:t>Fisheries Research Board of Canada Bulletin,</w:t>
      </w:r>
      <w:r w:rsidRPr="00A2117A">
        <w:rPr>
          <w:noProof/>
        </w:rPr>
        <w:t xml:space="preserve"> </w:t>
      </w:r>
      <w:r w:rsidRPr="00A2117A">
        <w:rPr>
          <w:b/>
          <w:noProof/>
        </w:rPr>
        <w:t>191</w:t>
      </w:r>
      <w:r w:rsidRPr="00A2117A">
        <w:rPr>
          <w:noProof/>
        </w:rPr>
        <w:t>.</w:t>
      </w:r>
    </w:p>
    <w:p w14:paraId="1F12E749" w14:textId="77777777" w:rsidR="00A2117A" w:rsidRPr="00A2117A" w:rsidRDefault="00A2117A" w:rsidP="00A2117A">
      <w:pPr>
        <w:pStyle w:val="EndNoteBibliography"/>
        <w:spacing w:after="0"/>
        <w:ind w:left="720" w:hanging="720"/>
        <w:rPr>
          <w:noProof/>
        </w:rPr>
      </w:pPr>
      <w:r w:rsidRPr="00A2117A">
        <w:rPr>
          <w:noProof/>
        </w:rPr>
        <w:t xml:space="preserve">Satterthwaite, W.H. &amp; Carlson, S.M. (2015) Weakening portfolio effect strength in a hatchery-supplemented Chinook salmon population complex. </w:t>
      </w:r>
      <w:r w:rsidRPr="00A2117A">
        <w:rPr>
          <w:i/>
          <w:noProof/>
        </w:rPr>
        <w:t>Canadian Journal of Fisheries and Aquatic Sciences,</w:t>
      </w:r>
      <w:r w:rsidRPr="00A2117A">
        <w:rPr>
          <w:noProof/>
        </w:rPr>
        <w:t xml:space="preserve"> </w:t>
      </w:r>
      <w:r w:rsidRPr="00A2117A">
        <w:rPr>
          <w:b/>
          <w:noProof/>
        </w:rPr>
        <w:t>72,</w:t>
      </w:r>
      <w:r w:rsidRPr="00A2117A">
        <w:rPr>
          <w:noProof/>
        </w:rPr>
        <w:t xml:space="preserve"> 1860-1875.</w:t>
      </w:r>
    </w:p>
    <w:p w14:paraId="37C0356E" w14:textId="77777777" w:rsidR="00A2117A" w:rsidRPr="00A2117A" w:rsidRDefault="00A2117A" w:rsidP="00A2117A">
      <w:pPr>
        <w:pStyle w:val="EndNoteBibliography"/>
        <w:spacing w:after="0"/>
        <w:ind w:left="720" w:hanging="720"/>
        <w:rPr>
          <w:noProof/>
        </w:rPr>
      </w:pPr>
      <w:r w:rsidRPr="00A2117A">
        <w:rPr>
          <w:noProof/>
        </w:rPr>
        <w:t xml:space="preserve">Schindler, D.E., Armstrong, J.B. &amp; Reed, T.E. (2015) The portfolio concept in ecology and evolution. </w:t>
      </w:r>
      <w:r w:rsidRPr="00A2117A">
        <w:rPr>
          <w:i/>
          <w:noProof/>
        </w:rPr>
        <w:t>Frontiers in Ecology and the Environment,</w:t>
      </w:r>
      <w:r w:rsidRPr="00A2117A">
        <w:rPr>
          <w:noProof/>
        </w:rPr>
        <w:t xml:space="preserve"> </w:t>
      </w:r>
      <w:r w:rsidRPr="00A2117A">
        <w:rPr>
          <w:b/>
          <w:noProof/>
        </w:rPr>
        <w:t>13,</w:t>
      </w:r>
      <w:r w:rsidRPr="00A2117A">
        <w:rPr>
          <w:noProof/>
        </w:rPr>
        <w:t xml:space="preserve"> 257-263.</w:t>
      </w:r>
    </w:p>
    <w:p w14:paraId="1329746C" w14:textId="77777777" w:rsidR="00A2117A" w:rsidRPr="00A2117A" w:rsidRDefault="00A2117A" w:rsidP="00A2117A">
      <w:pPr>
        <w:pStyle w:val="EndNoteBibliography"/>
        <w:spacing w:after="0"/>
        <w:ind w:left="720" w:hanging="720"/>
        <w:rPr>
          <w:noProof/>
        </w:rPr>
      </w:pPr>
      <w:r w:rsidRPr="00A2117A">
        <w:rPr>
          <w:noProof/>
        </w:rPr>
        <w:t xml:space="preserve">Thibaut, L.M. &amp; Connolly, S.R. (2013) Understanding diversity-stability relationships: towards a unified model of portfolio effects. </w:t>
      </w:r>
      <w:r w:rsidRPr="00A2117A">
        <w:rPr>
          <w:i/>
          <w:noProof/>
        </w:rPr>
        <w:t>Ecology Letters,</w:t>
      </w:r>
      <w:r w:rsidRPr="00A2117A">
        <w:rPr>
          <w:noProof/>
        </w:rPr>
        <w:t xml:space="preserve"> </w:t>
      </w:r>
      <w:r w:rsidRPr="00A2117A">
        <w:rPr>
          <w:b/>
          <w:noProof/>
        </w:rPr>
        <w:t>16,</w:t>
      </w:r>
      <w:r w:rsidRPr="00A2117A">
        <w:rPr>
          <w:noProof/>
        </w:rPr>
        <w:t xml:space="preserve"> 140-150.</w:t>
      </w:r>
    </w:p>
    <w:p w14:paraId="0C5A68B6" w14:textId="77777777" w:rsidR="00A2117A" w:rsidRPr="00A2117A" w:rsidRDefault="00A2117A" w:rsidP="00A2117A">
      <w:pPr>
        <w:pStyle w:val="EndNoteBibliography"/>
        <w:spacing w:after="0"/>
        <w:ind w:left="720" w:hanging="720"/>
        <w:rPr>
          <w:noProof/>
        </w:rPr>
      </w:pPr>
      <w:r w:rsidRPr="00A2117A">
        <w:rPr>
          <w:noProof/>
        </w:rPr>
        <w:t xml:space="preserve">Thomson, R.E., Beamish, R.J., Beacham, T.D., Trudel, M., Whitfield, P.H. &amp; Hourston, R.A.S. (2012) Anomalous ocean conditions may explain the recent extreme variability in Fraser River Sockeye Salmon production. </w:t>
      </w:r>
      <w:r w:rsidRPr="00A2117A">
        <w:rPr>
          <w:i/>
          <w:noProof/>
        </w:rPr>
        <w:t>Marine and Coastal Fisheries,</w:t>
      </w:r>
      <w:r w:rsidRPr="00A2117A">
        <w:rPr>
          <w:noProof/>
        </w:rPr>
        <w:t xml:space="preserve"> </w:t>
      </w:r>
      <w:r w:rsidRPr="00A2117A">
        <w:rPr>
          <w:b/>
          <w:noProof/>
        </w:rPr>
        <w:t>4,</w:t>
      </w:r>
      <w:r w:rsidRPr="00A2117A">
        <w:rPr>
          <w:noProof/>
        </w:rPr>
        <w:t xml:space="preserve"> 415-437.</w:t>
      </w:r>
    </w:p>
    <w:p w14:paraId="2C026CC8" w14:textId="77777777" w:rsidR="00A2117A" w:rsidRPr="00A2117A" w:rsidRDefault="00A2117A" w:rsidP="00A2117A">
      <w:pPr>
        <w:pStyle w:val="EndNoteBibliography"/>
        <w:spacing w:after="0"/>
        <w:ind w:left="720" w:hanging="720"/>
        <w:rPr>
          <w:noProof/>
        </w:rPr>
      </w:pPr>
      <w:r w:rsidRPr="00A2117A">
        <w:rPr>
          <w:noProof/>
        </w:rPr>
        <w:t xml:space="preserve">Thorson, J.T., Scheuerell, M.D., Olden, J.D. &amp; Schindler, D.E. (2018) Spatial heterogeneity contributes more to portfolio effects than species variability in bottom-associated marine fishes. </w:t>
      </w:r>
      <w:r w:rsidRPr="00A2117A">
        <w:rPr>
          <w:i/>
          <w:noProof/>
        </w:rPr>
        <w:t>Proc Biol Sci,</w:t>
      </w:r>
      <w:r w:rsidRPr="00A2117A">
        <w:rPr>
          <w:noProof/>
        </w:rPr>
        <w:t xml:space="preserve"> </w:t>
      </w:r>
      <w:r w:rsidRPr="00A2117A">
        <w:rPr>
          <w:b/>
          <w:noProof/>
        </w:rPr>
        <w:t>285</w:t>
      </w:r>
      <w:r w:rsidRPr="00A2117A">
        <w:rPr>
          <w:noProof/>
        </w:rPr>
        <w:t>.</w:t>
      </w:r>
    </w:p>
    <w:p w14:paraId="3EFBC123" w14:textId="77777777" w:rsidR="00A2117A" w:rsidRPr="00A2117A" w:rsidRDefault="00A2117A" w:rsidP="00A2117A">
      <w:pPr>
        <w:pStyle w:val="EndNoteBibliography"/>
        <w:spacing w:after="0"/>
        <w:ind w:left="720" w:hanging="720"/>
        <w:rPr>
          <w:noProof/>
        </w:rPr>
      </w:pPr>
      <w:r w:rsidRPr="00A2117A">
        <w:rPr>
          <w:noProof/>
        </w:rPr>
        <w:t xml:space="preserve">Tilman, D., Isbell, F. &amp; Cowles, J.M. (2014) Biodiversity and ecosystem functioning. </w:t>
      </w:r>
      <w:r w:rsidRPr="00A2117A">
        <w:rPr>
          <w:i/>
          <w:noProof/>
        </w:rPr>
        <w:t>Annual Review of Ecology, Evolution, and Systematics,</w:t>
      </w:r>
      <w:r w:rsidRPr="00A2117A">
        <w:rPr>
          <w:noProof/>
        </w:rPr>
        <w:t xml:space="preserve"> </w:t>
      </w:r>
      <w:r w:rsidRPr="00A2117A">
        <w:rPr>
          <w:b/>
          <w:noProof/>
        </w:rPr>
        <w:t>45,</w:t>
      </w:r>
      <w:r w:rsidRPr="00A2117A">
        <w:rPr>
          <w:noProof/>
        </w:rPr>
        <w:t xml:space="preserve"> 471-493.</w:t>
      </w:r>
    </w:p>
    <w:p w14:paraId="75B881EF" w14:textId="77777777" w:rsidR="00A2117A" w:rsidRPr="00A2117A" w:rsidRDefault="00A2117A" w:rsidP="00A2117A">
      <w:pPr>
        <w:pStyle w:val="EndNoteBibliography"/>
        <w:ind w:left="720" w:hanging="720"/>
        <w:rPr>
          <w:noProof/>
        </w:rPr>
      </w:pPr>
      <w:r w:rsidRPr="00A2117A">
        <w:rPr>
          <w:noProof/>
        </w:rPr>
        <w:t xml:space="preserve">Walter, J.A., Sheppard, L.W., Anderson, T.L., Kastens, J.H., Bjornstad, O.N., Liebhold, A.M. &amp; Reuman, D.C. (2017) The geography of spatial synchrony. </w:t>
      </w:r>
      <w:r w:rsidRPr="00A2117A">
        <w:rPr>
          <w:i/>
          <w:noProof/>
        </w:rPr>
        <w:t>Ecology Letters,</w:t>
      </w:r>
      <w:r w:rsidRPr="00A2117A">
        <w:rPr>
          <w:noProof/>
        </w:rPr>
        <w:t xml:space="preserve"> </w:t>
      </w:r>
      <w:r w:rsidRPr="00A2117A">
        <w:rPr>
          <w:b/>
          <w:noProof/>
        </w:rPr>
        <w:t>20,</w:t>
      </w:r>
      <w:r w:rsidRPr="00A2117A">
        <w:rPr>
          <w:noProof/>
        </w:rPr>
        <w:t xml:space="preserve"> 801-814.</w:t>
      </w:r>
    </w:p>
    <w:p w14:paraId="3E0FE7E0" w14:textId="729FC0E8"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602055" w:rsidRDefault="00602055">
      <w:pPr>
        <w:pStyle w:val="CommentText"/>
      </w:pPr>
      <w:r>
        <w:rPr>
          <w:rStyle w:val="CommentReference"/>
        </w:rPr>
        <w:annotationRef/>
      </w:r>
      <w:r>
        <w:t>Considering dropping this paragraph</w:t>
      </w:r>
    </w:p>
  </w:comment>
  <w:comment w:id="1" w:author="DFO-MPO" w:date="2018-10-02T11:00:00Z" w:initials="D">
    <w:p w14:paraId="0EF4E9EE" w14:textId="77777777" w:rsidR="00602055" w:rsidRDefault="00602055"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602055" w:rsidRDefault="00602055" w:rsidP="00DB21CE">
      <w:pPr>
        <w:pStyle w:val="CommentText"/>
      </w:pPr>
      <w:r>
        <w:rPr>
          <w:rStyle w:val="CommentReference"/>
        </w:rPr>
        <w:annotationRef/>
      </w:r>
      <w:r>
        <w:t xml:space="preserve"> </w:t>
      </w:r>
    </w:p>
    <w:p w14:paraId="12D15DE6" w14:textId="7BFBD768" w:rsidR="00602055" w:rsidRPr="00D31645" w:rsidRDefault="00602055"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602055" w:rsidRDefault="00602055">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602055" w:rsidRPr="00C35C3B" w:rsidRDefault="00602055">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602055" w:rsidRDefault="00602055">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602055" w:rsidRDefault="00602055">
      <w:pPr>
        <w:pStyle w:val="CommentText"/>
      </w:pPr>
    </w:p>
    <w:p w14:paraId="20490879" w14:textId="259A955C" w:rsidR="00602055" w:rsidRDefault="00602055">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7" w:author="DFO-MPO" w:date="2018-10-11T14:44:00Z" w:initials="D">
    <w:p w14:paraId="7D7A8B92" w14:textId="3FA3C2AC" w:rsidR="00602055" w:rsidRDefault="00602055">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602055" w:rsidRDefault="00602055">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602055" w:rsidRDefault="00602055"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602055" w:rsidRDefault="00602055"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602055" w:rsidRDefault="00602055"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90&lt;/item&gt;&lt;item&gt;592&lt;/item&gt;&lt;item&gt;637&lt;/item&gt;&lt;item&gt;705&lt;/item&gt;&lt;item&gt;1190&lt;/item&gt;&lt;item&gt;1205&lt;/item&gt;&lt;item&gt;1433&lt;/item&gt;&lt;item&gt;1505&lt;/item&gt;&lt;item&gt;1515&lt;/item&gt;&lt;item&gt;1588&lt;/item&gt;&lt;item&gt;1590&lt;/item&gt;&lt;item&gt;1602&lt;/item&gt;&lt;item&gt;1683&lt;/item&gt;&lt;item&gt;1690&lt;/item&gt;&lt;item&gt;1711&lt;/item&gt;&lt;item&gt;1847&lt;/item&gt;&lt;item&gt;1849&lt;/item&gt;&lt;item&gt;1865&lt;/item&gt;&lt;item&gt;1866&lt;/item&gt;&lt;item&gt;1927&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4B80"/>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2055"/>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117A"/>
    <w:rsid w:val="00A2678F"/>
    <w:rsid w:val="00A409A9"/>
    <w:rsid w:val="00A430CE"/>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02E0"/>
    <w:rsid w:val="00AA4419"/>
    <w:rsid w:val="00AB5769"/>
    <w:rsid w:val="00AC2E80"/>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E0D1C"/>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0EE9"/>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375529-3C9A-0E4B-8386-79DD904BA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33</Pages>
  <Words>13601</Words>
  <Characters>77528</Characters>
  <Application>Microsoft Macintosh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90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49</cp:revision>
  <cp:lastPrinted>2018-05-03T17:52:00Z</cp:lastPrinted>
  <dcterms:created xsi:type="dcterms:W3CDTF">2018-10-06T16:58:00Z</dcterms:created>
  <dcterms:modified xsi:type="dcterms:W3CDTF">2018-11-1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